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7F08C18" w14:textId="77777777" w:rsidR="000B0906" w:rsidRDefault="006B3DA9" w:rsidP="0065616C">
      <w:pPr>
        <w:pStyle w:val="Heading1"/>
        <w:spacing w:line="480" w:lineRule="auto"/>
        <w:jc w:val="both"/>
      </w:pPr>
      <w:bookmarkStart w:id="0" w:name="_GoBack"/>
      <w:bookmarkEnd w:id="0"/>
      <w:proofErr w:type="spellStart"/>
      <w:r>
        <w:t>Acta</w:t>
      </w:r>
      <w:proofErr w:type="spellEnd"/>
      <w:r>
        <w:t xml:space="preserve"> </w:t>
      </w:r>
      <w:proofErr w:type="spellStart"/>
      <w:r w:rsidR="00596540">
        <w:t>Neurochirurgica</w:t>
      </w:r>
      <w:proofErr w:type="spellEnd"/>
      <w:r w:rsidR="00596540">
        <w:t xml:space="preserve"> </w:t>
      </w:r>
      <w:r>
        <w:t>commentary</w:t>
      </w:r>
    </w:p>
    <w:p w14:paraId="67A1DB90" w14:textId="7228AB4F" w:rsidR="00B91F1E" w:rsidRPr="00B91F1E" w:rsidRDefault="00B91F1E" w:rsidP="0065616C">
      <w:pPr>
        <w:pStyle w:val="Heading1"/>
        <w:spacing w:line="480" w:lineRule="auto"/>
        <w:jc w:val="both"/>
      </w:pPr>
      <w:r>
        <w:t>‘</w:t>
      </w:r>
      <w:proofErr w:type="spellStart"/>
      <w:r>
        <w:t>Meningiomics</w:t>
      </w:r>
      <w:proofErr w:type="spellEnd"/>
      <w:r>
        <w:t xml:space="preserve">’ – </w:t>
      </w:r>
      <w:r w:rsidR="008778D3">
        <w:t>an integration of</w:t>
      </w:r>
      <w:r>
        <w:t xml:space="preserve"> data </w:t>
      </w:r>
      <w:r w:rsidR="000254E9">
        <w:t>on</w:t>
      </w:r>
      <w:r>
        <w:t xml:space="preserve"> the patient, </w:t>
      </w:r>
      <w:r w:rsidR="00C20F2C">
        <w:t>tumour</w:t>
      </w:r>
      <w:r w:rsidR="002B4B2C">
        <w:t>, extent of resection</w:t>
      </w:r>
      <w:r w:rsidR="00C20F2C">
        <w:t xml:space="preserve"> and molecular pathology to o</w:t>
      </w:r>
      <w:r>
        <w:t>ptimis</w:t>
      </w:r>
      <w:r w:rsidR="00C20F2C">
        <w:t>e</w:t>
      </w:r>
      <w:r>
        <w:t xml:space="preserve"> the management and follow-u</w:t>
      </w:r>
      <w:r w:rsidR="00C20F2C">
        <w:t xml:space="preserve">p for </w:t>
      </w:r>
      <w:proofErr w:type="spellStart"/>
      <w:r w:rsidR="00C20F2C">
        <w:t>meningiomas</w:t>
      </w:r>
      <w:proofErr w:type="spellEnd"/>
    </w:p>
    <w:p w14:paraId="620C29B3" w14:textId="77777777" w:rsidR="00596540" w:rsidRPr="00596540" w:rsidRDefault="00596540" w:rsidP="0065616C">
      <w:pPr>
        <w:spacing w:line="480" w:lineRule="auto"/>
        <w:jc w:val="both"/>
      </w:pPr>
    </w:p>
    <w:p w14:paraId="6C495CC7" w14:textId="49754262" w:rsidR="006F15E0" w:rsidRDefault="006B3DA9" w:rsidP="0065616C">
      <w:pPr>
        <w:spacing w:line="480" w:lineRule="auto"/>
        <w:jc w:val="both"/>
      </w:pPr>
      <w:r>
        <w:t>Michael D Jenkinson</w:t>
      </w:r>
      <w:r w:rsidR="006F15E0" w:rsidRPr="006F15E0">
        <w:rPr>
          <w:vertAlign w:val="superscript"/>
        </w:rPr>
        <w:t>1, 2</w:t>
      </w:r>
    </w:p>
    <w:p w14:paraId="55793D98" w14:textId="77777777" w:rsidR="006F15E0" w:rsidRDefault="006F15E0" w:rsidP="0065616C">
      <w:pPr>
        <w:spacing w:line="480" w:lineRule="auto"/>
        <w:jc w:val="both"/>
      </w:pPr>
    </w:p>
    <w:p w14:paraId="273CE170" w14:textId="77777777" w:rsidR="006F15E0" w:rsidRDefault="006F15E0" w:rsidP="0065616C">
      <w:pPr>
        <w:pStyle w:val="ListParagraph"/>
        <w:numPr>
          <w:ilvl w:val="0"/>
          <w:numId w:val="1"/>
        </w:numPr>
        <w:spacing w:line="480" w:lineRule="auto"/>
        <w:jc w:val="both"/>
      </w:pPr>
      <w:r>
        <w:t>Institute of Translational Medicine, University of Liverpool, Liverpool, L9 7LJ, UK</w:t>
      </w:r>
    </w:p>
    <w:p w14:paraId="77BE5389" w14:textId="0CC70CCD" w:rsidR="006B3DA9" w:rsidRDefault="006F15E0" w:rsidP="0065616C">
      <w:pPr>
        <w:pStyle w:val="ListParagraph"/>
        <w:numPr>
          <w:ilvl w:val="0"/>
          <w:numId w:val="1"/>
        </w:numPr>
        <w:spacing w:line="480" w:lineRule="auto"/>
        <w:jc w:val="both"/>
      </w:pPr>
      <w:r>
        <w:t>Department of Neurosurgery, The Walton Centre NHS Foundation Trust, Liverpool, L9 7LJ, UK</w:t>
      </w:r>
    </w:p>
    <w:p w14:paraId="5B97A528" w14:textId="77777777" w:rsidR="006F15E0" w:rsidRDefault="006F15E0" w:rsidP="0065616C">
      <w:pPr>
        <w:pStyle w:val="Heading2"/>
        <w:spacing w:line="480" w:lineRule="auto"/>
        <w:jc w:val="both"/>
      </w:pPr>
      <w:r>
        <w:t>Address for correspondence:</w:t>
      </w:r>
    </w:p>
    <w:p w14:paraId="63A7C912" w14:textId="77777777" w:rsidR="006F15E0" w:rsidRDefault="006F15E0" w:rsidP="0065616C">
      <w:pPr>
        <w:spacing w:line="480" w:lineRule="auto"/>
        <w:jc w:val="both"/>
      </w:pPr>
      <w:r>
        <w:t>Department of Neurosurgery</w:t>
      </w:r>
    </w:p>
    <w:p w14:paraId="36D993B4" w14:textId="77777777" w:rsidR="006F15E0" w:rsidRDefault="006F15E0" w:rsidP="0065616C">
      <w:pPr>
        <w:spacing w:line="480" w:lineRule="auto"/>
        <w:jc w:val="both"/>
      </w:pPr>
      <w:r>
        <w:t>The Walton Centre NHS Foundation Trust</w:t>
      </w:r>
    </w:p>
    <w:p w14:paraId="540423E6" w14:textId="77777777" w:rsidR="006F15E0" w:rsidRDefault="006F15E0" w:rsidP="0065616C">
      <w:pPr>
        <w:spacing w:line="480" w:lineRule="auto"/>
        <w:jc w:val="both"/>
      </w:pPr>
      <w:r>
        <w:t>Lower Lane</w:t>
      </w:r>
    </w:p>
    <w:p w14:paraId="3DE221A5" w14:textId="77777777" w:rsidR="006F15E0" w:rsidRDefault="006F15E0" w:rsidP="0065616C">
      <w:pPr>
        <w:spacing w:line="480" w:lineRule="auto"/>
        <w:jc w:val="both"/>
      </w:pPr>
      <w:r>
        <w:t>Liverpool</w:t>
      </w:r>
    </w:p>
    <w:p w14:paraId="338C1A54" w14:textId="4B42CEB1" w:rsidR="006F15E0" w:rsidRDefault="006F15E0" w:rsidP="0065616C">
      <w:pPr>
        <w:spacing w:line="480" w:lineRule="auto"/>
        <w:jc w:val="both"/>
      </w:pPr>
      <w:r>
        <w:t>L9 7LJ, UK</w:t>
      </w:r>
    </w:p>
    <w:p w14:paraId="20DAE1E8" w14:textId="77777777" w:rsidR="006B3DA9" w:rsidRDefault="009131F9" w:rsidP="0065616C">
      <w:pPr>
        <w:spacing w:line="480" w:lineRule="auto"/>
        <w:jc w:val="both"/>
      </w:pPr>
      <w:hyperlink r:id="rId6" w:history="1">
        <w:r w:rsidR="006B3DA9" w:rsidRPr="00CB4962">
          <w:rPr>
            <w:rStyle w:val="Hyperlink"/>
          </w:rPr>
          <w:t>michael.jenkinson@liverpool.ac.uk</w:t>
        </w:r>
      </w:hyperlink>
    </w:p>
    <w:p w14:paraId="08194F83" w14:textId="77777777" w:rsidR="00944C93" w:rsidRPr="00944C93" w:rsidRDefault="00944C93" w:rsidP="0065616C">
      <w:pPr>
        <w:spacing w:line="480" w:lineRule="auto"/>
        <w:jc w:val="both"/>
        <w:rPr>
          <w:rFonts w:eastAsia="Times New Roman"/>
        </w:rPr>
      </w:pPr>
      <w:r w:rsidRPr="00944C93">
        <w:t xml:space="preserve">ORCID: </w:t>
      </w:r>
      <w:r w:rsidRPr="00944C93">
        <w:rPr>
          <w:rFonts w:eastAsia="Times New Roman"/>
        </w:rPr>
        <w:fldChar w:fldCharType="begin"/>
      </w:r>
      <w:r w:rsidRPr="00944C93">
        <w:rPr>
          <w:rFonts w:eastAsia="Times New Roman"/>
        </w:rPr>
        <w:instrText xml:space="preserve"> HYPERLINK "http://orcid.org/0000-0003-4587-2139" \t "_blank" </w:instrText>
      </w:r>
      <w:r w:rsidRPr="00944C93">
        <w:rPr>
          <w:rFonts w:eastAsia="Times New Roman"/>
        </w:rPr>
        <w:fldChar w:fldCharType="separate"/>
      </w:r>
      <w:r w:rsidRPr="00944C93">
        <w:rPr>
          <w:rStyle w:val="Hyperlink"/>
          <w:rFonts w:ascii="Arial" w:eastAsia="Times New Roman" w:hAnsi="Arial" w:cs="Arial"/>
          <w:color w:val="auto"/>
          <w:sz w:val="23"/>
          <w:szCs w:val="23"/>
          <w:u w:val="none"/>
        </w:rPr>
        <w:t>0000-0003-4587-2139</w:t>
      </w:r>
      <w:r w:rsidRPr="00944C93">
        <w:rPr>
          <w:rFonts w:eastAsia="Times New Roman"/>
        </w:rPr>
        <w:fldChar w:fldCharType="end"/>
      </w:r>
    </w:p>
    <w:p w14:paraId="4E0BF9FB" w14:textId="77777777" w:rsidR="006B3DA9" w:rsidRPr="00944C93" w:rsidRDefault="006B3DA9" w:rsidP="0065616C">
      <w:pPr>
        <w:spacing w:line="480" w:lineRule="auto"/>
        <w:jc w:val="both"/>
      </w:pPr>
    </w:p>
    <w:p w14:paraId="3C81DE29" w14:textId="77777777" w:rsidR="006B3DA9" w:rsidRDefault="006B3DA9" w:rsidP="0065616C">
      <w:pPr>
        <w:spacing w:line="480" w:lineRule="auto"/>
        <w:jc w:val="both"/>
      </w:pPr>
    </w:p>
    <w:p w14:paraId="6B5E6F9D" w14:textId="72FC038E" w:rsidR="00CC6428" w:rsidRDefault="008B7788" w:rsidP="0065616C">
      <w:pPr>
        <w:spacing w:line="480" w:lineRule="auto"/>
        <w:jc w:val="both"/>
      </w:pPr>
      <w:proofErr w:type="spellStart"/>
      <w:r>
        <w:lastRenderedPageBreak/>
        <w:t>Champeaux</w:t>
      </w:r>
      <w:proofErr w:type="spellEnd"/>
      <w:r>
        <w:t xml:space="preserve"> and colleagues report on the outcome</w:t>
      </w:r>
      <w:r w:rsidR="00622EAF">
        <w:t>s</w:t>
      </w:r>
      <w:r>
        <w:t xml:space="preserve"> </w:t>
      </w:r>
      <w:r w:rsidR="00622EAF">
        <w:t xml:space="preserve">from a single institution study of 505 patients </w:t>
      </w:r>
      <w:r>
        <w:t>with</w:t>
      </w:r>
      <w:r w:rsidR="00CA6F62">
        <w:t xml:space="preserve"> WHO grade I </w:t>
      </w:r>
      <w:r>
        <w:t xml:space="preserve">cranial </w:t>
      </w:r>
      <w:proofErr w:type="spellStart"/>
      <w:r>
        <w:t>meningiomas</w:t>
      </w:r>
      <w:proofErr w:type="spellEnd"/>
      <w:r w:rsidR="00622EAF">
        <w:t xml:space="preserve"> </w:t>
      </w:r>
      <w:r w:rsidR="003F4A0A">
        <w:t>that</w:t>
      </w:r>
      <w:r w:rsidR="007937CC">
        <w:t xml:space="preserve"> underwent </w:t>
      </w:r>
      <w:r w:rsidR="00B6665F">
        <w:t>treat</w:t>
      </w:r>
      <w:r w:rsidR="007937CC">
        <w:t>ment</w:t>
      </w:r>
      <w:r w:rsidR="00B6665F">
        <w:t xml:space="preserve"> between 2003 and 2017.  During the median follow up period of 6.2 years (IQR: 2.8-9.5) </w:t>
      </w:r>
      <w:r w:rsidR="00B313B2">
        <w:t xml:space="preserve">74 patients had meningioma recurrence or a meningioma-related death, whilst </w:t>
      </w:r>
      <w:r w:rsidR="007937CC">
        <w:t>84 patients died from other causes</w:t>
      </w:r>
      <w:r w:rsidR="00CC6428">
        <w:t xml:space="preserve">.  </w:t>
      </w:r>
      <w:r w:rsidR="00413E9C">
        <w:t xml:space="preserve">The median age at death was 71.7 years (IQR: 59.6-78.6), and eight </w:t>
      </w:r>
      <w:r w:rsidR="00ED357E">
        <w:t xml:space="preserve">patients </w:t>
      </w:r>
      <w:r w:rsidR="00413E9C">
        <w:t>died w</w:t>
      </w:r>
      <w:r w:rsidR="00413E9C" w:rsidRPr="00793C20">
        <w:t xml:space="preserve">ithin one month of surgery, and 29 within a year.  </w:t>
      </w:r>
      <w:r w:rsidR="00793C20" w:rsidRPr="00793C20">
        <w:t xml:space="preserve">Twenty-five </w:t>
      </w:r>
      <w:r w:rsidR="00EB7512" w:rsidRPr="00793C20">
        <w:t xml:space="preserve">patients had early recurrence </w:t>
      </w:r>
      <w:r w:rsidR="00793C20" w:rsidRPr="00793C20">
        <w:t xml:space="preserve">requiring re-operating at a median 1.3 years (IQR: 0.2-2.6) after the first surgery.  Eleven patients had progression to grade II or III meningioma.  </w:t>
      </w:r>
      <w:r w:rsidR="005D7089">
        <w:t>The authors performed</w:t>
      </w:r>
      <w:r w:rsidR="00234604">
        <w:t xml:space="preserve"> a competing risks analysis, whic</w:t>
      </w:r>
      <w:r w:rsidR="005D7089">
        <w:t>h take</w:t>
      </w:r>
      <w:r w:rsidR="00234604">
        <w:t>s</w:t>
      </w:r>
      <w:r w:rsidR="005D7089">
        <w:t xml:space="preserve"> into consideration that when death occurs due to other causes (e.g. myocardial infarction) it prevent</w:t>
      </w:r>
      <w:r w:rsidR="00234604">
        <w:t>s</w:t>
      </w:r>
      <w:r w:rsidR="005D7089">
        <w:t xml:space="preserve"> the observation of </w:t>
      </w:r>
      <w:r w:rsidR="00FF21D6">
        <w:t xml:space="preserve">the events of interest – namely </w:t>
      </w:r>
      <w:r w:rsidR="00D8538C">
        <w:t xml:space="preserve">meningioma </w:t>
      </w:r>
      <w:r w:rsidR="005D7089">
        <w:t xml:space="preserve">recurrence or </w:t>
      </w:r>
      <w:r w:rsidR="00D8538C">
        <w:t xml:space="preserve">meningioma-related </w:t>
      </w:r>
      <w:r w:rsidR="005D7089">
        <w:t xml:space="preserve">death.  </w:t>
      </w:r>
      <w:r w:rsidR="00FF21D6">
        <w:t xml:space="preserve">Based on analysis of their data the absolute risk of WHO grade I meningioma recurrence or death is 16.2% at 5 years and 24.4% at 10 years.  As expected the </w:t>
      </w:r>
      <w:r w:rsidR="002073F9">
        <w:t xml:space="preserve">factors </w:t>
      </w:r>
      <w:r w:rsidR="008779A9">
        <w:t xml:space="preserve">for </w:t>
      </w:r>
      <w:r w:rsidR="002073F9">
        <w:t>meningioma</w:t>
      </w:r>
      <w:r w:rsidR="008779A9">
        <w:t xml:space="preserve">-related death or progression </w:t>
      </w:r>
      <w:r w:rsidR="002073F9">
        <w:t>were venous sinus invasion, subtotal resection (defined as Simpson grade 4-5)</w:t>
      </w:r>
      <w:r w:rsidR="008779A9">
        <w:t>, and growth of residual tumour.</w:t>
      </w:r>
      <w:r w:rsidR="0031499B">
        <w:t xml:space="preserve">  The authors comment that this data can be used to rationalise follow-up and propose that when gross total resection (Simpson grade 1-3) is achieved, imaging surveillance for three years for convexity meningioma and 6 years for all other locations is required.  When a subtotal resection is performed then </w:t>
      </w:r>
      <w:r w:rsidR="00337FCE">
        <w:t>eight years imaging follow-up is sufficient if there is no evidence of meningioma progression.</w:t>
      </w:r>
    </w:p>
    <w:p w14:paraId="2F9B1E2C" w14:textId="00888618" w:rsidR="00337FCE" w:rsidRDefault="00337FCE" w:rsidP="0065616C">
      <w:pPr>
        <w:spacing w:line="480" w:lineRule="auto"/>
        <w:jc w:val="both"/>
      </w:pPr>
    </w:p>
    <w:p w14:paraId="7F80277D" w14:textId="48AA73A2" w:rsidR="00237C2E" w:rsidRDefault="00EC1572" w:rsidP="0065616C">
      <w:pPr>
        <w:spacing w:line="480" w:lineRule="auto"/>
        <w:jc w:val="both"/>
      </w:pPr>
      <w:r>
        <w:t>This study highlights several important points when considering the management for patients with grade I meningioma.</w:t>
      </w:r>
      <w:r w:rsidR="00DE64C4">
        <w:t xml:space="preserve">  </w:t>
      </w:r>
      <w:r w:rsidR="002B4B2C">
        <w:t>Firstly, n</w:t>
      </w:r>
      <w:r w:rsidR="00CA6F62">
        <w:t xml:space="preserve">ot all grade I meningioma behave in a ‘benign’ manner and early occurrence and progression </w:t>
      </w:r>
      <w:r w:rsidR="005127AD">
        <w:t xml:space="preserve">can occur.  These so-called clinical aggressive </w:t>
      </w:r>
      <w:proofErr w:type="spellStart"/>
      <w:r w:rsidR="005127AD">
        <w:t>meningiomas</w:t>
      </w:r>
      <w:proofErr w:type="spellEnd"/>
      <w:r w:rsidR="005127AD">
        <w:t xml:space="preserve"> (CAMs) can’t be </w:t>
      </w:r>
      <w:r w:rsidR="00201CA9">
        <w:t xml:space="preserve">readily </w:t>
      </w:r>
      <w:r w:rsidR="005127AD">
        <w:t xml:space="preserve">identified </w:t>
      </w:r>
      <w:r w:rsidR="00C20F2C">
        <w:t>using t</w:t>
      </w:r>
      <w:r w:rsidR="005127AD">
        <w:t xml:space="preserve">he current WHO classification, however, DNA methylation </w:t>
      </w:r>
      <w:r w:rsidR="00C91433">
        <w:fldChar w:fldCharType="begin">
          <w:fldData xml:space="preserve">PEVuZE5vdGU+PENpdGU+PEF1dGhvcj5TYWhtPC9BdXRob3I+PFllYXI+MjAxNzwvWWVhcj48UmVj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=
</w:fldData>
        </w:fldChar>
      </w:r>
      <w:r w:rsidR="009131F9">
        <w:instrText xml:space="preserve"> ADDIN EN.CITE </w:instrText>
      </w:r>
      <w:r w:rsidR="009131F9">
        <w:fldChar w:fldCharType="begin">
          <w:fldData xml:space="preserve">PEVuZE5vdGU+PENpdGU+PEF1dGhvcj5TYWhtPC9BdXRob3I+PFllYXI+MjAxNzwvWWVhcj48UmVj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=
</w:fldData>
        </w:fldChar>
      </w:r>
      <w:r w:rsidR="009131F9">
        <w:instrText xml:space="preserve"> ADDIN EN.CITE.DATA </w:instrText>
      </w:r>
      <w:r w:rsidR="009131F9">
        <w:fldChar w:fldCharType="end"/>
      </w:r>
      <w:r w:rsidR="00C91433">
        <w:fldChar w:fldCharType="separate"/>
      </w:r>
      <w:r w:rsidR="009131F9">
        <w:rPr>
          <w:noProof/>
        </w:rPr>
        <w:t>[9]</w:t>
      </w:r>
      <w:r w:rsidR="00C91433">
        <w:fldChar w:fldCharType="end"/>
      </w:r>
      <w:r w:rsidR="005127AD">
        <w:t xml:space="preserve"> and </w:t>
      </w:r>
      <w:r w:rsidR="00237C2E">
        <w:t>molecular profiling</w:t>
      </w:r>
      <w:r w:rsidR="005127AD">
        <w:t xml:space="preserve"> </w:t>
      </w:r>
      <w:r w:rsidR="005F157A">
        <w:fldChar w:fldCharType="begin">
          <w:fldData xml:space="preserve">PEVuZE5vdGU+PENpdGU+PEF1dGhvcj5WYXN1ZGV2YW48L0F1dGhvcj48WWVhcj4yMDE4PC9ZZWFy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</w:fldData>
        </w:fldChar>
      </w:r>
      <w:r w:rsidR="009131F9">
        <w:instrText xml:space="preserve"> ADDIN EN.CITE </w:instrText>
      </w:r>
      <w:r w:rsidR="009131F9">
        <w:fldChar w:fldCharType="begin">
          <w:fldData xml:space="preserve">PEVuZE5vdGU+PENpdGU+PEF1dGhvcj5WYXN1ZGV2YW48L0F1dGhvcj48WWVhcj4yMDE4PC9ZZWFy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</w:fldData>
        </w:fldChar>
      </w:r>
      <w:r w:rsidR="009131F9">
        <w:instrText xml:space="preserve"> ADDIN EN.CITE.DATA </w:instrText>
      </w:r>
      <w:r w:rsidR="009131F9">
        <w:fldChar w:fldCharType="end"/>
      </w:r>
      <w:r w:rsidR="005F157A">
        <w:fldChar w:fldCharType="separate"/>
      </w:r>
      <w:r w:rsidR="009131F9">
        <w:rPr>
          <w:noProof/>
        </w:rPr>
        <w:t>[10]</w:t>
      </w:r>
      <w:r w:rsidR="005F157A">
        <w:fldChar w:fldCharType="end"/>
      </w:r>
      <w:r w:rsidR="005F157A">
        <w:t xml:space="preserve"> </w:t>
      </w:r>
      <w:r w:rsidR="005127AD">
        <w:t xml:space="preserve">may help to identify </w:t>
      </w:r>
      <w:r w:rsidR="00C20F2C">
        <w:t xml:space="preserve">them </w:t>
      </w:r>
      <w:r w:rsidR="005127AD">
        <w:t>in the future</w:t>
      </w:r>
      <w:r w:rsidR="002B4B2C">
        <w:t xml:space="preserve"> </w:t>
      </w:r>
      <w:r w:rsidR="00201CA9">
        <w:t xml:space="preserve">and allow us </w:t>
      </w:r>
      <w:r w:rsidR="002B4B2C">
        <w:t xml:space="preserve">to predict recurrence risk </w:t>
      </w:r>
      <w:r w:rsidR="002B4B2C">
        <w:fldChar w:fldCharType="begin">
          <w:fldData xml:space="preserve">PEVuZE5vdGU+PENpdGU+PEF1dGhvcj5OYXNzaXJpPC9BdXRob3I+PFllYXI+MjAxOTwvWWVhcj48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</w:fldData>
        </w:fldChar>
      </w:r>
      <w:r w:rsidR="009131F9">
        <w:instrText xml:space="preserve"> ADDIN EN.CITE </w:instrText>
      </w:r>
      <w:r w:rsidR="009131F9">
        <w:fldChar w:fldCharType="begin">
          <w:fldData xml:space="preserve">PEVuZE5vdGU+PENpdGU+PEF1dGhvcj5OYXNzaXJpPC9BdXRob3I+PFllYXI+MjAxOTwvWWVhcj48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</w:fldData>
        </w:fldChar>
      </w:r>
      <w:r w:rsidR="009131F9">
        <w:instrText xml:space="preserve"> ADDIN EN.CITE.DATA </w:instrText>
      </w:r>
      <w:r w:rsidR="009131F9">
        <w:fldChar w:fldCharType="end"/>
      </w:r>
      <w:r w:rsidR="002B4B2C">
        <w:fldChar w:fldCharType="separate"/>
      </w:r>
      <w:r w:rsidR="009131F9">
        <w:rPr>
          <w:noProof/>
        </w:rPr>
        <w:t>[6]</w:t>
      </w:r>
      <w:r w:rsidR="002B4B2C">
        <w:fldChar w:fldCharType="end"/>
      </w:r>
      <w:r w:rsidR="005127AD">
        <w:t xml:space="preserve">.  </w:t>
      </w:r>
      <w:r w:rsidR="00201CA9">
        <w:t>This would ensure patients are considered for adjuvant radiotherapy to reduce the risk of recurrence, but u</w:t>
      </w:r>
      <w:r w:rsidR="00237C2E">
        <w:t>ntil these molecular features are validated in external data sets and become embedded in routine practice follow-up imaging is still required</w:t>
      </w:r>
      <w:r w:rsidR="002B7D2E">
        <w:t xml:space="preserve"> to monitor for early recurrence</w:t>
      </w:r>
      <w:r w:rsidR="002B4B2C">
        <w:t>.</w:t>
      </w:r>
    </w:p>
    <w:p w14:paraId="7CC88780" w14:textId="77777777" w:rsidR="00237C2E" w:rsidRDefault="00237C2E" w:rsidP="0065616C">
      <w:pPr>
        <w:spacing w:line="480" w:lineRule="auto"/>
        <w:jc w:val="both"/>
      </w:pPr>
    </w:p>
    <w:p w14:paraId="3BC32ABC" w14:textId="2BC8B94F" w:rsidR="003D1214" w:rsidRDefault="00356507" w:rsidP="0065616C">
      <w:pPr>
        <w:spacing w:line="480" w:lineRule="auto"/>
        <w:jc w:val="both"/>
      </w:pPr>
      <w:r>
        <w:t xml:space="preserve">Secondly, the </w:t>
      </w:r>
      <w:r w:rsidR="00D50677">
        <w:t xml:space="preserve">optimum frequency and </w:t>
      </w:r>
      <w:r>
        <w:t>duration of imaging follow-up required for meningioma</w:t>
      </w:r>
      <w:r w:rsidR="00314604">
        <w:t xml:space="preserve"> </w:t>
      </w:r>
      <w:r w:rsidR="00C858EF">
        <w:t xml:space="preserve">is not </w:t>
      </w:r>
      <w:r w:rsidR="00314604">
        <w:t>defined</w:t>
      </w:r>
      <w:r>
        <w:t xml:space="preserve">.  </w:t>
      </w:r>
      <w:r w:rsidR="003D1214">
        <w:t xml:space="preserve">The patterns of recurrence in meningioma </w:t>
      </w:r>
      <w:r w:rsidR="00314604">
        <w:t xml:space="preserve">tend to </w:t>
      </w:r>
      <w:r w:rsidR="003D1214">
        <w:t>fall in to th</w:t>
      </w:r>
      <w:r w:rsidR="00314604">
        <w:t>re</w:t>
      </w:r>
      <w:r w:rsidR="003D1214">
        <w:t xml:space="preserve">e </w:t>
      </w:r>
      <w:r w:rsidR="00314604">
        <w:t xml:space="preserve">categories: </w:t>
      </w:r>
      <w:r w:rsidR="003D1214">
        <w:t>early</w:t>
      </w:r>
      <w:r w:rsidR="00314604">
        <w:t xml:space="preserve"> </w:t>
      </w:r>
      <w:r w:rsidR="003D1214">
        <w:t xml:space="preserve">within two years of surgery, intermediate </w:t>
      </w:r>
      <w:r w:rsidR="00314604">
        <w:t xml:space="preserve">between </w:t>
      </w:r>
      <w:r w:rsidR="003D1214">
        <w:t xml:space="preserve">three </w:t>
      </w:r>
      <w:r w:rsidR="00314604">
        <w:t xml:space="preserve">and ten </w:t>
      </w:r>
      <w:r w:rsidR="003D1214">
        <w:t>years</w:t>
      </w:r>
      <w:r w:rsidR="00314604">
        <w:t xml:space="preserve">, </w:t>
      </w:r>
      <w:r w:rsidR="003D1214">
        <w:t xml:space="preserve">and late </w:t>
      </w:r>
      <w:r w:rsidR="00314604">
        <w:t xml:space="preserve">ten </w:t>
      </w:r>
      <w:r w:rsidR="003D1214">
        <w:t>years after surgery.  M</w:t>
      </w:r>
      <w:r w:rsidR="006C0D2F">
        <w:t xml:space="preserve">any </w:t>
      </w:r>
      <w:r w:rsidR="00314604">
        <w:t xml:space="preserve">recent </w:t>
      </w:r>
      <w:r w:rsidR="006C0D2F">
        <w:t>studies report</w:t>
      </w:r>
      <w:r w:rsidR="003D1214">
        <w:t xml:space="preserve"> follow-up of </w:t>
      </w:r>
      <w:r w:rsidR="00314604">
        <w:t xml:space="preserve">approximately </w:t>
      </w:r>
      <w:r w:rsidR="003D1214">
        <w:t xml:space="preserve">five years </w:t>
      </w:r>
      <w:r w:rsidR="006C0D2F">
        <w:fldChar w:fldCharType="begin">
          <w:fldData xml:space="preserve">PEVuZE5vdGU+PENpdGU+PEF1dGhvcj5HYWxsYWdoZXI8L0F1dGhvcj48WWVhcj4yMDE2PC9ZZWFy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=
</w:fldData>
        </w:fldChar>
      </w:r>
      <w:r w:rsidR="009131F9">
        <w:instrText xml:space="preserve"> ADDIN EN.CITE </w:instrText>
      </w:r>
      <w:r w:rsidR="009131F9">
        <w:fldChar w:fldCharType="begin">
          <w:fldData xml:space="preserve">PEVuZE5vdGU+PENpdGU+PEF1dGhvcj5HYWxsYWdoZXI8L0F1dGhvcj48WWVhcj4yMDE2PC9ZZWFy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=
</w:fldData>
        </w:fldChar>
      </w:r>
      <w:r w:rsidR="009131F9">
        <w:instrText xml:space="preserve"> ADDIN EN.CITE.DATA </w:instrText>
      </w:r>
      <w:r w:rsidR="009131F9">
        <w:fldChar w:fldCharType="end"/>
      </w:r>
      <w:r w:rsidR="006C0D2F">
        <w:fldChar w:fldCharType="separate"/>
      </w:r>
      <w:r w:rsidR="009131F9">
        <w:rPr>
          <w:noProof/>
        </w:rPr>
        <w:t>[2]</w:t>
      </w:r>
      <w:r w:rsidR="006C0D2F">
        <w:fldChar w:fldCharType="end"/>
      </w:r>
      <w:r w:rsidR="003B6425">
        <w:t xml:space="preserve"> and authors choose a time period to reflect ‘modern’ neurosurgery.  This suggests that studies including patients operated in the 1990s lack validity and this is not the case</w:t>
      </w:r>
      <w:r w:rsidR="00CD3146">
        <w:t xml:space="preserve"> – after all </w:t>
      </w:r>
      <w:proofErr w:type="spellStart"/>
      <w:r w:rsidR="00CD3146">
        <w:t>microneurosurgery</w:t>
      </w:r>
      <w:proofErr w:type="spellEnd"/>
      <w:r w:rsidR="00CD3146">
        <w:t xml:space="preserve"> </w:t>
      </w:r>
      <w:r w:rsidR="003F399E">
        <w:t xml:space="preserve">was developed in the </w:t>
      </w:r>
      <w:r w:rsidR="00CD3146">
        <w:t>19</w:t>
      </w:r>
      <w:r w:rsidR="003F399E">
        <w:t>60</w:t>
      </w:r>
      <w:r w:rsidR="00CD3146">
        <w:t>s</w:t>
      </w:r>
      <w:r w:rsidR="003F399E">
        <w:t xml:space="preserve"> and </w:t>
      </w:r>
      <w:r w:rsidR="00EC6C27">
        <w:t>has been in</w:t>
      </w:r>
      <w:r w:rsidR="003F399E">
        <w:t xml:space="preserve"> wide</w:t>
      </w:r>
      <w:r w:rsidR="00EC6C27">
        <w:t xml:space="preserve">spread use </w:t>
      </w:r>
      <w:r w:rsidR="003F399E">
        <w:t xml:space="preserve">for </w:t>
      </w:r>
      <w:r w:rsidR="00EC6C27">
        <w:t xml:space="preserve">meningioma surgery over </w:t>
      </w:r>
      <w:r w:rsidR="003F399E">
        <w:t xml:space="preserve">the last 40 years </w:t>
      </w:r>
      <w:r w:rsidR="00EC6C27">
        <w:fldChar w:fldCharType="begin"/>
      </w:r>
      <w:r w:rsidR="009131F9">
        <w:instrText xml:space="preserve"> ADDIN EN.CITE &lt;EndNote&gt;&lt;Cite&gt;&lt;Author&gt;Hernesniemi&lt;/Author&gt;&lt;Year&gt;2006&lt;/Year&gt;&lt;RecNum&gt;601&lt;/RecNum&gt;&lt;DisplayText&gt;[4]&lt;/DisplayText&gt;&lt;record&gt;&lt;rec-number&gt;601&lt;/rec-number&gt;&lt;foreign-keys&gt;&lt;key app="EN" db-id="wvvettrdhfpweve0rs8vxvewtfev9xare5w9" timestamp="1569853325"&gt;601&lt;/key&gt;&lt;/foreign-keys&gt;&lt;ref-type name="Journal Article"&gt;17&lt;/ref-type&gt;&lt;contributors&gt;&lt;authors&gt;&lt;author&gt;Hernesniemi, J.&lt;/author&gt;&lt;author&gt;Niemela, M.&lt;/author&gt;&lt;author&gt;Dashti, R.&lt;/author&gt;&lt;author&gt;Karatas, A.&lt;/author&gt;&lt;author&gt;Kivipelto, L.&lt;/author&gt;&lt;author&gt;Ishii, K.&lt;/author&gt;&lt;author&gt;Rinne, J.&lt;/author&gt;&lt;author&gt;Ronkainen, A.&lt;/author&gt;&lt;author&gt;Pelaez, J. G.&lt;/author&gt;&lt;author&gt;Koivisto, T.&lt;/author&gt;&lt;author&gt;Kivisaari, R.&lt;/author&gt;&lt;author&gt;Shen, H.&lt;/author&gt;&lt;author&gt;Lehecka, M.&lt;/author&gt;&lt;author&gt;Frosen, J.&lt;/author&gt;&lt;author&gt;Piippo, A.&lt;/author&gt;&lt;author&gt;Avci, E.&lt;/author&gt;&lt;author&gt;Jaaskelainen, J. E.&lt;/author&gt;&lt;/authors&gt;&lt;/contributors&gt;&lt;auth-address&gt;Department of Surgery, Helsinki University Hospital, Helsinki, Finland.&lt;/auth-address&gt;&lt;titles&gt;&lt;title&gt;Principles of microneurosurgery for safe and fast surgery&lt;/title&gt;&lt;secondary-title&gt;Surg Technol Int&lt;/secondary-title&gt;&lt;/titles&gt;&lt;periodical&gt;&lt;full-title&gt;Surg Technol Int&lt;/full-title&gt;&lt;/periodical&gt;&lt;pages&gt;305-10&lt;/pages&gt;&lt;volume&gt;15&lt;/volume&gt;&lt;keywords&gt;&lt;keyword&gt;Humans&lt;/keyword&gt;&lt;keyword&gt;Microsurgery/adverse effects/*instrumentation/*methods&lt;/keyword&gt;&lt;keyword&gt;Neurosurgical Procedures/adverse effects/*instrumentation/*methods&lt;/keyword&gt;&lt;keyword&gt;Postoperative Complications/etiology/prevention &amp;amp; control&lt;/keyword&gt;&lt;keyword&gt;Quality Assurance, Health Care/*methods&lt;/keyword&gt;&lt;/keywords&gt;&lt;dates&gt;&lt;year&gt;2006&lt;/year&gt;&lt;/dates&gt;&lt;isbn&gt;1090-3941 (Print)&amp;#xD;1090-3941 (Linking)&lt;/isbn&gt;&lt;accession-num&gt;17029189&lt;/accession-num&gt;&lt;urls&gt;&lt;related-urls&gt;&lt;url&gt;http://www.ncbi.nlm.nih.gov/pubmed/17029189&lt;/url&gt;&lt;/related-urls&gt;&lt;/urls&gt;&lt;/record&gt;&lt;/Cite&gt;&lt;/EndNote&gt;</w:instrText>
      </w:r>
      <w:r w:rsidR="00EC6C27">
        <w:fldChar w:fldCharType="separate"/>
      </w:r>
      <w:r w:rsidR="009131F9">
        <w:rPr>
          <w:noProof/>
        </w:rPr>
        <w:t>[4]</w:t>
      </w:r>
      <w:r w:rsidR="00EC6C27">
        <w:fldChar w:fldCharType="end"/>
      </w:r>
      <w:r w:rsidR="003B6425">
        <w:t xml:space="preserve">.  Data from </w:t>
      </w:r>
      <w:r w:rsidR="00CD3146">
        <w:t xml:space="preserve">studies with </w:t>
      </w:r>
      <w:r w:rsidR="009F3198">
        <w:t>25 years</w:t>
      </w:r>
      <w:r w:rsidR="00CD3146">
        <w:t xml:space="preserve"> </w:t>
      </w:r>
      <w:r w:rsidR="00EC6C27">
        <w:t xml:space="preserve">of </w:t>
      </w:r>
      <w:r w:rsidR="00CD3146">
        <w:t xml:space="preserve">follow-up </w:t>
      </w:r>
      <w:r w:rsidR="00EC6C27">
        <w:t xml:space="preserve">show that late meningioma recurrence can occur, </w:t>
      </w:r>
      <w:r w:rsidR="009F3198">
        <w:t xml:space="preserve">especially </w:t>
      </w:r>
      <w:r w:rsidR="00EC6C27">
        <w:t xml:space="preserve">in patients with subtotal resection </w:t>
      </w:r>
      <w:r w:rsidR="00CD3146">
        <w:fldChar w:fldCharType="begin">
          <w:fldData xml:space="preserve">PEVuZE5vdGU+PENpdGU+PEF1dGhvcj5QZXR0ZXJzc29uLVNlZ2VybGluZDwvQXV0aG9yPjxZZWFy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</w:fldData>
        </w:fldChar>
      </w:r>
      <w:r w:rsidR="009131F9">
        <w:instrText xml:space="preserve"> ADDIN EN.CITE </w:instrText>
      </w:r>
      <w:r w:rsidR="009131F9">
        <w:fldChar w:fldCharType="begin">
          <w:fldData xml:space="preserve">PEVuZE5vdGU+PENpdGU+PEF1dGhvcj5QZXR0ZXJzc29uLVNlZ2VybGluZDwvQXV0aG9yPjxZZWFy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</w:fldData>
        </w:fldChar>
      </w:r>
      <w:r w:rsidR="009131F9">
        <w:instrText xml:space="preserve"> ADDIN EN.CITE.DATA </w:instrText>
      </w:r>
      <w:r w:rsidR="009131F9">
        <w:fldChar w:fldCharType="end"/>
      </w:r>
      <w:r w:rsidR="00CD3146">
        <w:fldChar w:fldCharType="separate"/>
      </w:r>
      <w:r w:rsidR="009131F9">
        <w:rPr>
          <w:noProof/>
        </w:rPr>
        <w:t>[7]</w:t>
      </w:r>
      <w:r w:rsidR="00CD3146">
        <w:fldChar w:fldCharType="end"/>
      </w:r>
      <w:r w:rsidR="00B20A22">
        <w:t xml:space="preserve">.  </w:t>
      </w:r>
      <w:r w:rsidR="00D50677">
        <w:t xml:space="preserve">The proposal by </w:t>
      </w:r>
      <w:proofErr w:type="spellStart"/>
      <w:r w:rsidR="00D50677">
        <w:t>Champeaux</w:t>
      </w:r>
      <w:proofErr w:type="spellEnd"/>
      <w:r w:rsidR="00D50677">
        <w:t xml:space="preserve"> et al., to </w:t>
      </w:r>
      <w:r w:rsidR="00E00FF1">
        <w:t>discontinu</w:t>
      </w:r>
      <w:r w:rsidR="00D50677">
        <w:t xml:space="preserve">e </w:t>
      </w:r>
      <w:r w:rsidR="00E00FF1">
        <w:t xml:space="preserve">follow-up in subtotal resection of meningioma even when there is no evidence of growth </w:t>
      </w:r>
      <w:r w:rsidR="00D61D7F">
        <w:t xml:space="preserve">of the residual </w:t>
      </w:r>
      <w:r w:rsidR="00E00FF1">
        <w:t>by eight years</w:t>
      </w:r>
      <w:r w:rsidR="006067A1">
        <w:t xml:space="preserve">, </w:t>
      </w:r>
      <w:r w:rsidR="00D61D7F">
        <w:t xml:space="preserve">is not fully supported by their data.  In addition, there is </w:t>
      </w:r>
      <w:r w:rsidR="006067A1">
        <w:t xml:space="preserve">limited </w:t>
      </w:r>
      <w:r w:rsidR="00C35733">
        <w:t xml:space="preserve">published literature </w:t>
      </w:r>
      <w:r w:rsidR="006067A1">
        <w:t xml:space="preserve">on the natural history and growth rates of residual meningioma.  </w:t>
      </w:r>
      <w:r w:rsidR="00E00FF1">
        <w:t>Recent guidelines from the European Association for Neuro-Oncology advise continued follow-up long-term with no recommendation to discontinue surveillance</w:t>
      </w:r>
      <w:r w:rsidR="00B20A22">
        <w:t xml:space="preserve"> due to the late risk of recurrence for all </w:t>
      </w:r>
      <w:proofErr w:type="spellStart"/>
      <w:r w:rsidR="00B20A22">
        <w:t>meningiomas</w:t>
      </w:r>
      <w:proofErr w:type="spellEnd"/>
      <w:r w:rsidR="00E00FF1">
        <w:t xml:space="preserve"> </w:t>
      </w:r>
      <w:r w:rsidR="00E00FF1">
        <w:fldChar w:fldCharType="begin">
          <w:fldData xml:space="preserve">PEVuZE5vdGU+PENpdGU+PEF1dGhvcj5Hb2xkYnJ1bm5lcjwvQXV0aG9yPjxZZWFyPjIwMTY8L1ll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</w:fldData>
        </w:fldChar>
      </w:r>
      <w:r w:rsidR="009131F9">
        <w:instrText xml:space="preserve"> ADDIN EN.CITE </w:instrText>
      </w:r>
      <w:r w:rsidR="009131F9">
        <w:fldChar w:fldCharType="begin">
          <w:fldData xml:space="preserve">PEVuZE5vdGU+PENpdGU+PEF1dGhvcj5Hb2xkYnJ1bm5lcjwvQXV0aG9yPjxZZWFyPjIwMTY8L1ll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</w:fldData>
        </w:fldChar>
      </w:r>
      <w:r w:rsidR="009131F9">
        <w:instrText xml:space="preserve"> ADDIN EN.CITE.DATA </w:instrText>
      </w:r>
      <w:r w:rsidR="009131F9">
        <w:fldChar w:fldCharType="end"/>
      </w:r>
      <w:r w:rsidR="00E00FF1">
        <w:fldChar w:fldCharType="separate"/>
      </w:r>
      <w:r w:rsidR="009131F9">
        <w:rPr>
          <w:noProof/>
        </w:rPr>
        <w:t>[3]</w:t>
      </w:r>
      <w:r w:rsidR="00E00FF1">
        <w:fldChar w:fldCharType="end"/>
      </w:r>
      <w:r w:rsidR="00E00FF1">
        <w:t>.</w:t>
      </w:r>
      <w:r w:rsidR="009F3198">
        <w:t xml:space="preserve">  </w:t>
      </w:r>
      <w:r w:rsidR="00F274ED">
        <w:t>Nevertheless</w:t>
      </w:r>
      <w:r w:rsidR="009F3198">
        <w:t xml:space="preserve">, </w:t>
      </w:r>
      <w:r w:rsidR="001129F6">
        <w:t xml:space="preserve">it should be possible to optimise </w:t>
      </w:r>
      <w:r w:rsidR="009F3198">
        <w:t xml:space="preserve">the frequency of follow-up and </w:t>
      </w:r>
      <w:r w:rsidR="00267BBD">
        <w:t xml:space="preserve">annual surveillance MRI is not </w:t>
      </w:r>
      <w:r w:rsidR="00C35733">
        <w:t xml:space="preserve">necessarily </w:t>
      </w:r>
      <w:r w:rsidR="00267BBD">
        <w:t xml:space="preserve">required for all </w:t>
      </w:r>
      <w:proofErr w:type="spellStart"/>
      <w:r w:rsidR="001129F6">
        <w:t>meningiomas</w:t>
      </w:r>
      <w:proofErr w:type="spellEnd"/>
      <w:r w:rsidR="001129F6">
        <w:t xml:space="preserve"> and all </w:t>
      </w:r>
      <w:r w:rsidR="00267BBD">
        <w:t xml:space="preserve">patients.  </w:t>
      </w:r>
      <w:r w:rsidR="00712E86">
        <w:t>Neurosurgeons should take into c</w:t>
      </w:r>
      <w:r w:rsidR="00267BBD">
        <w:t>onsideration the pat</w:t>
      </w:r>
      <w:r w:rsidR="00B40BF9">
        <w:t>ient’s age and co-morbidit</w:t>
      </w:r>
      <w:r w:rsidR="00712E86">
        <w:t xml:space="preserve">ies </w:t>
      </w:r>
      <w:r w:rsidR="00B40BF9">
        <w:t xml:space="preserve">as these may be competing </w:t>
      </w:r>
      <w:r w:rsidR="00712E86">
        <w:t xml:space="preserve">risks for meningioma recurrence and the need for further treatment, which may make </w:t>
      </w:r>
      <w:r w:rsidR="001129F6">
        <w:t xml:space="preserve">long-term </w:t>
      </w:r>
      <w:r w:rsidR="00712E86">
        <w:t xml:space="preserve">MRI surveillance follow up futile.  </w:t>
      </w:r>
      <w:r w:rsidR="00F274ED">
        <w:t>D</w:t>
      </w:r>
      <w:r w:rsidR="00712E86">
        <w:t xml:space="preserve">ata from the English National Cancer </w:t>
      </w:r>
      <w:r w:rsidR="00712E86" w:rsidRPr="006034EE">
        <w:t xml:space="preserve">Registry </w:t>
      </w:r>
      <w:r w:rsidR="006A060E">
        <w:t xml:space="preserve">on surgically treated meningioma </w:t>
      </w:r>
      <w:r w:rsidR="009663BA" w:rsidRPr="006034EE">
        <w:t xml:space="preserve">shows that </w:t>
      </w:r>
      <w:r w:rsidR="004801BE" w:rsidRPr="006034EE">
        <w:t xml:space="preserve">only 66% of </w:t>
      </w:r>
      <w:r w:rsidR="009663BA" w:rsidRPr="006034EE">
        <w:t xml:space="preserve">patients aged 70-79 years </w:t>
      </w:r>
      <w:r w:rsidR="004801BE" w:rsidRPr="006034EE">
        <w:t xml:space="preserve">survive for 5 years, which falls to 49% in patients aged &gt;80 years </w:t>
      </w:r>
      <w:r w:rsidR="004801BE" w:rsidRPr="006034EE">
        <w:fldChar w:fldCharType="begin"/>
      </w:r>
      <w:r w:rsidR="009131F9">
        <w:instrText xml:space="preserve"> ADDIN EN.CITE &lt;EndNote&gt;&lt;Cite&gt;&lt;Author&gt;Brodbelt&lt;/Author&gt;&lt;Year&gt;2019&lt;/Year&gt;&lt;RecNum&gt;589&lt;/RecNum&gt;&lt;DisplayText&gt;[1]&lt;/DisplayText&gt;&lt;record&gt;&lt;rec-number&gt;589&lt;/rec-number&gt;&lt;foreign-keys&gt;&lt;key app="EN" db-id="wvvettrdhfpweve0rs8vxvewtfev9xare5w9" timestamp="1569846265"&gt;589&lt;/key&gt;&lt;/foreign-keys&gt;&lt;ref-type name="Journal Article"&gt;17&lt;/ref-type&gt;&lt;contributors&gt;&lt;authors&gt;&lt;author&gt;Brodbelt, A. R.&lt;/author&gt;&lt;author&gt;Barclay, M. E.&lt;/author&gt;&lt;author&gt;Greenberg, D.&lt;/author&gt;&lt;author&gt;Williams, M.&lt;/author&gt;&lt;author&gt;Jenkinson, M. D.&lt;/author&gt;&lt;author&gt;Karabatsou, K.&lt;/author&gt;&lt;/authors&gt;&lt;/contributors&gt;&lt;auth-address&gt;Department of Neurosurgery, The Walton Centre NHS Foundation trust , Liverpool , UK.&amp;#xD;Institute of Translational Medicine, University of Liverpool , Liverpool , UK.&amp;#xD;THIS Institute, University of Cambridge , Cambridge , UK.&amp;#xD;National Cancer Registration and Analysis Service [Eastern Region] , Fulbourn, Cambridge , UK.&amp;#xD;Department of Oncology, Imperial Hospitals NHS Foundation Trust , London , UK.&amp;#xD;Department of Neurosurgery, Salford Royal Hospital NHS Foundation Trust , Manchester , UK.&lt;/auth-address&gt;&lt;titles&gt;&lt;title&gt;The outcome of patients with surgically treated meningioma in England: 1999-2013. A cancer registry data analysis&lt;/title&gt;&lt;secondary-title&gt;Br J Neurosurg&lt;/secondary-title&gt;&lt;/titles&gt;&lt;periodical&gt;&lt;full-title&gt;Br J Neurosurg&lt;/full-title&gt;&lt;abbr-1&gt;British journal of neurosurgery&lt;/abbr-1&gt;&lt;/periodical&gt;&lt;pages&gt;1-7&lt;/pages&gt;&lt;keywords&gt;&lt;keyword&gt;epidemiology&lt;/keyword&gt;&lt;keyword&gt;meningioma&lt;/keyword&gt;&lt;keyword&gt;outcomes&lt;/keyword&gt;&lt;keyword&gt;spinal meningioma&lt;/keyword&gt;&lt;keyword&gt;surgery&lt;/keyword&gt;&lt;/keywords&gt;&lt;dates&gt;&lt;year&gt;2019&lt;/year&gt;&lt;pub-dates&gt;&lt;date&gt;Sep 17&lt;/date&gt;&lt;/pub-dates&gt;&lt;/dates&gt;&lt;isbn&gt;1360-046X (Electronic)&amp;#xD;0268-8697 (Linking)&lt;/isbn&gt;&lt;accession-num&gt;31526136&lt;/accession-num&gt;&lt;urls&gt;&lt;related-urls&gt;&lt;url&gt;http://www.ncbi.nlm.nih.gov/pubmed/31526136&lt;/url&gt;&lt;/related-urls&gt;&lt;/urls&gt;&lt;electronic-resource-num&gt;10.1080/02688697.2019.1661965&lt;/electronic-resource-num&gt;&lt;/record&gt;&lt;/Cite&gt;&lt;/EndNote&gt;</w:instrText>
      </w:r>
      <w:r w:rsidR="004801BE" w:rsidRPr="006034EE">
        <w:fldChar w:fldCharType="separate"/>
      </w:r>
      <w:r w:rsidR="009131F9">
        <w:rPr>
          <w:noProof/>
        </w:rPr>
        <w:t>[1]</w:t>
      </w:r>
      <w:r w:rsidR="004801BE" w:rsidRPr="006034EE">
        <w:fldChar w:fldCharType="end"/>
      </w:r>
      <w:r w:rsidR="00F274ED">
        <w:t>, and t</w:t>
      </w:r>
      <w:r w:rsidR="00004005" w:rsidRPr="006034EE">
        <w:t>his is particularly relevan</w:t>
      </w:r>
      <w:r w:rsidR="00F42994" w:rsidRPr="006034EE">
        <w:t>t</w:t>
      </w:r>
      <w:r w:rsidR="00004005" w:rsidRPr="006034EE">
        <w:t xml:space="preserve"> since </w:t>
      </w:r>
      <w:proofErr w:type="spellStart"/>
      <w:r w:rsidR="00004005" w:rsidRPr="006034EE">
        <w:t>meningiomas</w:t>
      </w:r>
      <w:proofErr w:type="spellEnd"/>
      <w:r w:rsidR="00004005" w:rsidRPr="006034EE">
        <w:t xml:space="preserve"> are more</w:t>
      </w:r>
      <w:r w:rsidR="00004005">
        <w:t xml:space="preserve"> common with</w:t>
      </w:r>
      <w:r w:rsidR="00F42994">
        <w:t xml:space="preserve"> advancing age</w:t>
      </w:r>
      <w:r w:rsidR="006034EE">
        <w:t>.</w:t>
      </w:r>
      <w:r w:rsidR="00421F67">
        <w:t xml:space="preserve">  </w:t>
      </w:r>
    </w:p>
    <w:p w14:paraId="694ECA8C" w14:textId="77777777" w:rsidR="003D1214" w:rsidRDefault="003D1214" w:rsidP="0065616C">
      <w:pPr>
        <w:spacing w:line="480" w:lineRule="auto"/>
        <w:jc w:val="both"/>
      </w:pPr>
    </w:p>
    <w:p w14:paraId="365347D9" w14:textId="3B4665BA" w:rsidR="00004005" w:rsidRDefault="00F42994" w:rsidP="0065616C">
      <w:pPr>
        <w:spacing w:line="480" w:lineRule="auto"/>
        <w:jc w:val="both"/>
      </w:pPr>
      <w:r>
        <w:t xml:space="preserve">Thirdly, the use of </w:t>
      </w:r>
      <w:r w:rsidR="00C35733">
        <w:t xml:space="preserve">a </w:t>
      </w:r>
      <w:r>
        <w:t xml:space="preserve">competing risk analysis </w:t>
      </w:r>
      <w:r w:rsidR="00F35903">
        <w:t xml:space="preserve">is </w:t>
      </w:r>
      <w:r w:rsidR="007C3C63">
        <w:t xml:space="preserve">appropriate in meningioma </w:t>
      </w:r>
      <w:r w:rsidR="00F35903">
        <w:t xml:space="preserve">when there is a high risk that the event of interest (meningioma recurrence or meningioma-related death) </w:t>
      </w:r>
      <w:r w:rsidR="007C3C63">
        <w:t>will</w:t>
      </w:r>
      <w:r w:rsidR="00F35903">
        <w:t xml:space="preserve"> not observed due to the high prevalence of over events</w:t>
      </w:r>
      <w:r w:rsidR="007C3C63">
        <w:t xml:space="preserve">, that is, </w:t>
      </w:r>
      <w:r w:rsidR="00F35903">
        <w:t xml:space="preserve">death due to other causes.  </w:t>
      </w:r>
      <w:r w:rsidR="006067A1">
        <w:t>Indeed t</w:t>
      </w:r>
      <w:r w:rsidR="00F35903">
        <w:t xml:space="preserve">his is the rationale behind </w:t>
      </w:r>
      <w:r w:rsidR="00C93DCF">
        <w:t xml:space="preserve">current phase III </w:t>
      </w:r>
      <w:r w:rsidR="00210975">
        <w:t xml:space="preserve">atypical </w:t>
      </w:r>
      <w:r w:rsidR="00F35903">
        <w:t xml:space="preserve">meningioma trials excluding patients with co-existing solid cancers </w:t>
      </w:r>
      <w:r w:rsidR="00F35903">
        <w:fldChar w:fldCharType="begin">
          <w:fldData xml:space="preserve">PEVuZE5vdGU+PENpdGU+PEF1dGhvcj5KZW5raW5zb248L0F1dGhvcj48WWVhcj4yMDE1PC9ZZWFy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</w:fldData>
        </w:fldChar>
      </w:r>
      <w:r w:rsidR="009131F9">
        <w:instrText xml:space="preserve"> ADDIN EN.CITE </w:instrText>
      </w:r>
      <w:r w:rsidR="009131F9">
        <w:fldChar w:fldCharType="begin">
          <w:fldData xml:space="preserve">PEVuZE5vdGU+PENpdGU+PEF1dGhvcj5KZW5raW5zb248L0F1dGhvcj48WWVhcj4yMDE1PC9ZZWFy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</w:fldData>
        </w:fldChar>
      </w:r>
      <w:r w:rsidR="009131F9">
        <w:instrText xml:space="preserve"> ADDIN EN.CITE.DATA </w:instrText>
      </w:r>
      <w:r w:rsidR="009131F9">
        <w:fldChar w:fldCharType="end"/>
      </w:r>
      <w:r w:rsidR="00F35903">
        <w:fldChar w:fldCharType="separate"/>
      </w:r>
      <w:r w:rsidR="009131F9">
        <w:rPr>
          <w:noProof/>
        </w:rPr>
        <w:t>[5]</w:t>
      </w:r>
      <w:r w:rsidR="00F35903">
        <w:fldChar w:fldCharType="end"/>
      </w:r>
      <w:r w:rsidR="00C93DCF">
        <w:t xml:space="preserve"> since the event of interest is </w:t>
      </w:r>
      <w:r w:rsidR="008461AE">
        <w:t>recurrence</w:t>
      </w:r>
      <w:r w:rsidR="00210975">
        <w:t>.</w:t>
      </w:r>
      <w:r w:rsidR="001B7B69">
        <w:t xml:space="preserve"> </w:t>
      </w:r>
    </w:p>
    <w:p w14:paraId="33F81B83" w14:textId="77777777" w:rsidR="00004005" w:rsidRDefault="00004005" w:rsidP="0065616C">
      <w:pPr>
        <w:spacing w:line="480" w:lineRule="auto"/>
        <w:jc w:val="both"/>
      </w:pPr>
    </w:p>
    <w:p w14:paraId="15F382F5" w14:textId="68C7D730" w:rsidR="00FF0409" w:rsidRDefault="00F274ED" w:rsidP="0065616C">
      <w:pPr>
        <w:spacing w:line="480" w:lineRule="auto"/>
        <w:jc w:val="both"/>
      </w:pPr>
      <w:r>
        <w:t>The</w:t>
      </w:r>
      <w:r w:rsidR="00AC6612">
        <w:t xml:space="preserve"> current management of meningioma relies on practicing </w:t>
      </w:r>
      <w:r w:rsidR="00291C31">
        <w:t>evidence based medicine</w:t>
      </w:r>
      <w:r w:rsidR="00AC6612">
        <w:t>, which</w:t>
      </w:r>
      <w:r w:rsidR="00291C31">
        <w:t xml:space="preserve"> integrates </w:t>
      </w:r>
      <w:r w:rsidR="00AC6612">
        <w:t xml:space="preserve">the best available evidence with </w:t>
      </w:r>
      <w:r w:rsidR="00291C31">
        <w:t xml:space="preserve">individual </w:t>
      </w:r>
      <w:r w:rsidR="00AC6612">
        <w:t>clinician expertise</w:t>
      </w:r>
      <w:r w:rsidR="00291C31">
        <w:t xml:space="preserve"> </w:t>
      </w:r>
      <w:r w:rsidR="00291C31">
        <w:fldChar w:fldCharType="begin"/>
      </w:r>
      <w:r w:rsidR="009131F9">
        <w:instrText xml:space="preserve"> ADDIN EN.CITE &lt;EndNote&gt;&lt;Cite&gt;&lt;Author&gt;Sackett&lt;/Author&gt;&lt;Year&gt;1996&lt;/Year&gt;&lt;RecNum&gt;592&lt;/RecNum&gt;&lt;DisplayText&gt;[8]&lt;/DisplayText&gt;&lt;record&gt;&lt;rec-number&gt;592&lt;/rec-number&gt;&lt;foreign-keys&gt;&lt;key app="EN" db-id="wvvettrdhfpweve0rs8vxvewtfev9xare5w9" timestamp="1569847222"&gt;592&lt;/key&gt;&lt;/foreign-keys&gt;&lt;ref-type name="Journal Article"&gt;17&lt;/ref-type&gt;&lt;contributors&gt;&lt;authors&gt;&lt;author&gt;Sackett, D. L.&lt;/author&gt;&lt;author&gt;Rosenberg, W. M.&lt;/author&gt;&lt;author&gt;Gray, J. A.&lt;/author&gt;&lt;author&gt;Haynes, R. B.&lt;/author&gt;&lt;author&gt;Richardson, W. S.&lt;/author&gt;&lt;/authors&gt;&lt;/contributors&gt;&lt;titles&gt;&lt;title&gt;Evidence based medicine: what it is and what it isn&amp;apos;t&lt;/title&gt;&lt;secondary-title&gt;BMJ&lt;/secondary-title&gt;&lt;/titles&gt;&lt;periodical&gt;&lt;full-title&gt;BMJ&lt;/full-title&gt;&lt;/periodical&gt;&lt;pages&gt;71-2&lt;/pages&gt;&lt;volume&gt;312&lt;/volume&gt;&lt;number&gt;7023&lt;/number&gt;&lt;keywords&gt;&lt;keyword&gt;Clinical Competence&lt;/keyword&gt;&lt;keyword&gt;*Clinical Medicine&lt;/keyword&gt;&lt;keyword&gt;*Decision Making&lt;/keyword&gt;&lt;keyword&gt;Decision Support Techniques&lt;/keyword&gt;&lt;keyword&gt;Humans&lt;/keyword&gt;&lt;keyword&gt;United Kingdom&lt;/keyword&gt;&lt;/keywords&gt;&lt;dates&gt;&lt;year&gt;1996&lt;/year&gt;&lt;pub-dates&gt;&lt;date&gt;Jan 13&lt;/date&gt;&lt;/pub-dates&gt;&lt;/dates&gt;&lt;isbn&gt;0959-8138 (Print)&amp;#xD;0959-8138 (Linking)&lt;/isbn&gt;&lt;accession-num&gt;8555924&lt;/accession-num&gt;&lt;urls&gt;&lt;related-urls&gt;&lt;url&gt;http://www.ncbi.nlm.nih.gov/pubmed/8555924&lt;/url&gt;&lt;/related-urls&gt;&lt;/urls&gt;&lt;custom2&gt;PMC2349778&lt;/custom2&gt;&lt;electronic-resource-num&gt;10.1136/bmj.312.7023.71&lt;/electronic-resource-num&gt;&lt;/record&gt;&lt;/Cite&gt;&lt;/EndNote&gt;</w:instrText>
      </w:r>
      <w:r w:rsidR="00291C31">
        <w:fldChar w:fldCharType="separate"/>
      </w:r>
      <w:r w:rsidR="009131F9">
        <w:rPr>
          <w:noProof/>
        </w:rPr>
        <w:t>[8]</w:t>
      </w:r>
      <w:r w:rsidR="00291C31">
        <w:fldChar w:fldCharType="end"/>
      </w:r>
      <w:r w:rsidR="00291C31">
        <w:t>.</w:t>
      </w:r>
      <w:r w:rsidR="00AC6612">
        <w:t xml:space="preserve">  Only by improving the evidence-base can we improve outcomes for </w:t>
      </w:r>
      <w:r w:rsidR="00E445E9">
        <w:t xml:space="preserve">more patients.  </w:t>
      </w:r>
      <w:r w:rsidR="00237C2E">
        <w:t xml:space="preserve">The future of meningioma </w:t>
      </w:r>
      <w:r>
        <w:t>management</w:t>
      </w:r>
      <w:r w:rsidR="00237C2E">
        <w:t xml:space="preserve"> </w:t>
      </w:r>
      <w:r w:rsidR="00E11A44">
        <w:t xml:space="preserve">will </w:t>
      </w:r>
      <w:r>
        <w:t>include</w:t>
      </w:r>
      <w:r w:rsidR="00E11A44">
        <w:t xml:space="preserve"> </w:t>
      </w:r>
      <w:r w:rsidR="001B7B69">
        <w:t xml:space="preserve">a more </w:t>
      </w:r>
      <w:r w:rsidR="00E11A44">
        <w:t xml:space="preserve">personalised approach to </w:t>
      </w:r>
      <w:r>
        <w:t>treatment</w:t>
      </w:r>
      <w:r w:rsidR="00E11A44">
        <w:t xml:space="preserve"> and follow-up that integrates data about patient co-morbidities, meningioma location and extent of resection, WHO grade and molecular </w:t>
      </w:r>
      <w:r w:rsidR="00C20F2C">
        <w:t>pathology</w:t>
      </w:r>
      <w:r w:rsidR="001B7B69">
        <w:t>.  This so called ‘</w:t>
      </w:r>
      <w:proofErr w:type="spellStart"/>
      <w:r w:rsidR="00E11A44">
        <w:t>meningiomics</w:t>
      </w:r>
      <w:proofErr w:type="spellEnd"/>
      <w:r w:rsidR="001B7B69">
        <w:t xml:space="preserve">’ approach </w:t>
      </w:r>
      <w:r w:rsidR="006C0D2F">
        <w:t>is essential to improve the short, medium and long-term outcomes for patients with cranial meningioma.</w:t>
      </w:r>
    </w:p>
    <w:p w14:paraId="2592B804" w14:textId="77777777" w:rsidR="00E11A44" w:rsidRDefault="00E11A44" w:rsidP="0065616C">
      <w:pPr>
        <w:spacing w:line="480" w:lineRule="auto"/>
        <w:jc w:val="both"/>
      </w:pPr>
    </w:p>
    <w:p w14:paraId="7E17E649" w14:textId="77777777" w:rsidR="00210975" w:rsidRPr="00944C93" w:rsidRDefault="00210975" w:rsidP="0065616C">
      <w:pPr>
        <w:spacing w:line="480" w:lineRule="auto"/>
        <w:jc w:val="both"/>
      </w:pPr>
    </w:p>
    <w:p w14:paraId="4EC29781" w14:textId="77777777" w:rsidR="009131F9" w:rsidRPr="009131F9" w:rsidRDefault="00DE64C4" w:rsidP="009131F9">
      <w:pPr>
        <w:pStyle w:val="EndNoteBibliography"/>
        <w:ind w:left="720" w:hanging="720"/>
        <w:rPr>
          <w:noProof/>
        </w:rPr>
      </w:pPr>
      <w:r>
        <w:fldChar w:fldCharType="begin"/>
      </w:r>
      <w:r>
        <w:instrText xml:space="preserve"> ADDIN EN.REFLIST </w:instrText>
      </w:r>
      <w:r>
        <w:fldChar w:fldCharType="separate"/>
      </w:r>
      <w:r w:rsidR="009131F9" w:rsidRPr="009131F9">
        <w:rPr>
          <w:noProof/>
        </w:rPr>
        <w:t>1. Brodbelt AR, Barclay ME, Greenberg D, Williams M, Jenkinson MD, Karabatsou K (2019) The outcome of patients with surgically treated meningioma in England: 1999-2013. A cancer registry data analysis. British journal of neurosurgery:1-7. doi:10.1080/02688697.2019.1661965</w:t>
      </w:r>
    </w:p>
    <w:p w14:paraId="5390DD2F" w14:textId="77777777" w:rsidR="009131F9" w:rsidRPr="009131F9" w:rsidRDefault="009131F9" w:rsidP="009131F9">
      <w:pPr>
        <w:pStyle w:val="EndNoteBibliography"/>
        <w:ind w:left="720" w:hanging="720"/>
        <w:rPr>
          <w:noProof/>
        </w:rPr>
      </w:pPr>
      <w:r w:rsidRPr="009131F9">
        <w:rPr>
          <w:noProof/>
        </w:rPr>
        <w:t>2. Gallagher MJ, Jenkinson MD, Brodbelt AR, Mills SJ, Chavredakis E (2016) WHO grade 1 meningioma recurrence: Are location and Simpson grade still relevant? Clinical neurology and neurosurgery 141:117-121. doi:10.1016/j.clineuro.2016.01.006</w:t>
      </w:r>
    </w:p>
    <w:p w14:paraId="28530CA0" w14:textId="77777777" w:rsidR="009131F9" w:rsidRPr="009131F9" w:rsidRDefault="009131F9" w:rsidP="009131F9">
      <w:pPr>
        <w:pStyle w:val="EndNoteBibliography"/>
        <w:ind w:left="720" w:hanging="720"/>
        <w:rPr>
          <w:noProof/>
        </w:rPr>
      </w:pPr>
      <w:r w:rsidRPr="009131F9">
        <w:rPr>
          <w:noProof/>
        </w:rPr>
        <w:t>3. Goldbrunner R, Minniti G, Preusser M, Jenkinson MD, Sallabanda K, Houdart E, von Deimling A, Stavrinou P, Lefranc F, Lund-Johansen M, Moyal EC, Brandsma D, Henriksson R, Soffietti R, Weller M (2016) EANO guidelines for the diagnosis and treatment of meningiomas. The lancet oncology 17:e383-391. doi:10.1016/S1470-2045(16)30321-7</w:t>
      </w:r>
    </w:p>
    <w:p w14:paraId="7D0AD7CA" w14:textId="77777777" w:rsidR="009131F9" w:rsidRPr="009131F9" w:rsidRDefault="009131F9" w:rsidP="009131F9">
      <w:pPr>
        <w:pStyle w:val="EndNoteBibliography"/>
        <w:ind w:left="720" w:hanging="720"/>
        <w:rPr>
          <w:noProof/>
        </w:rPr>
      </w:pPr>
      <w:r w:rsidRPr="009131F9">
        <w:rPr>
          <w:noProof/>
        </w:rPr>
        <w:t>4. Hernesniemi J, Niemela M, Dashti R, Karatas A, Kivipelto L, Ishii K, Rinne J, Ronkainen A, Pelaez JG, Koivisto T, Kivisaari R, Shen H, Lehecka M, Frosen J, Piippo A, Avci E, Jaaskelainen JE (2006) Principles of microneurosurgery for safe and fast surgery. Surg Technol Int 15:305-310</w:t>
      </w:r>
    </w:p>
    <w:p w14:paraId="6D464662" w14:textId="77777777" w:rsidR="009131F9" w:rsidRPr="009131F9" w:rsidRDefault="009131F9" w:rsidP="009131F9">
      <w:pPr>
        <w:pStyle w:val="EndNoteBibliography"/>
        <w:ind w:left="720" w:hanging="720"/>
        <w:rPr>
          <w:noProof/>
        </w:rPr>
      </w:pPr>
      <w:r w:rsidRPr="009131F9">
        <w:rPr>
          <w:noProof/>
        </w:rPr>
        <w:t>5. Jenkinson MD, Javadpour M, Haylock BJ, Young B, Gillard H, Vinten J, Bulbeck H, Das K, Farrell M, Looby S, Hickey H, Preusser M, Mallucci CL, Hughes D, Gamble C, Weber DC (2015) The ROAM/EORTC-1308 trial: Radiation versus Observation following surgical resection of Atypical Meningioma: study protocol for a randomised controlled trial. Trials 16:519. doi:10.1186/s13063-015-1040-3</w:t>
      </w:r>
    </w:p>
    <w:p w14:paraId="59D0855B" w14:textId="77777777" w:rsidR="009131F9" w:rsidRPr="009131F9" w:rsidRDefault="009131F9" w:rsidP="009131F9">
      <w:pPr>
        <w:pStyle w:val="EndNoteBibliography"/>
        <w:ind w:left="720" w:hanging="720"/>
        <w:rPr>
          <w:noProof/>
        </w:rPr>
      </w:pPr>
      <w:r w:rsidRPr="009131F9">
        <w:rPr>
          <w:noProof/>
        </w:rPr>
        <w:t>6. Nassiri F, Mamatjan Y, Suppiah S, Badhiwala JH, Mansouri S, Karimi S, Saarela O, Poisson L, Gepfner-Tuma I, Schittenhelm J, Ng HK, Noushmehr H, Harter P, Baumgarten P, Weller M, Preusser M, Herold-Mende C, Tatagiba M, Tabatabai G, Sahm F, von Deimling A, Zadeh G, Aldape KD, International Consortium on M (2019) DNA methylation profiling to predict recurrence risk in meningioma: development and validation of a nomogram to optimize clinical management. Neuro-oncology. doi:10.1093/neuonc/noz061</w:t>
      </w:r>
    </w:p>
    <w:p w14:paraId="4CD71841" w14:textId="77777777" w:rsidR="009131F9" w:rsidRPr="009131F9" w:rsidRDefault="009131F9" w:rsidP="009131F9">
      <w:pPr>
        <w:pStyle w:val="EndNoteBibliography"/>
        <w:ind w:left="720" w:hanging="720"/>
        <w:rPr>
          <w:noProof/>
        </w:rPr>
      </w:pPr>
      <w:r w:rsidRPr="009131F9">
        <w:rPr>
          <w:noProof/>
        </w:rPr>
        <w:t>7. Pettersson-Segerlind J, Orrego A, Lonn S, Mathiesen T (2011) Long-term 25-year follow-up of surgically treated parasagittal meningiomas. World neurosurgery 76:564-571. doi:10.1016/j.wneu.2011.05.015</w:t>
      </w:r>
    </w:p>
    <w:p w14:paraId="002FA10C" w14:textId="77777777" w:rsidR="009131F9" w:rsidRPr="009131F9" w:rsidRDefault="009131F9" w:rsidP="009131F9">
      <w:pPr>
        <w:pStyle w:val="EndNoteBibliography"/>
        <w:ind w:left="720" w:hanging="720"/>
        <w:rPr>
          <w:noProof/>
        </w:rPr>
      </w:pPr>
      <w:r w:rsidRPr="009131F9">
        <w:rPr>
          <w:noProof/>
        </w:rPr>
        <w:t>8. Sackett DL, Rosenberg WM, Gray JA, Haynes RB, Richardson WS (1996) Evidence based medicine: what it is and what it isn't. BMJ 312:71-72. doi:10.1136/bmj.312.7023.71</w:t>
      </w:r>
    </w:p>
    <w:p w14:paraId="404B93AB" w14:textId="77777777" w:rsidR="009131F9" w:rsidRPr="009131F9" w:rsidRDefault="009131F9" w:rsidP="009131F9">
      <w:pPr>
        <w:pStyle w:val="EndNoteBibliography"/>
        <w:ind w:left="720" w:hanging="720"/>
        <w:rPr>
          <w:noProof/>
        </w:rPr>
      </w:pPr>
      <w:r w:rsidRPr="009131F9">
        <w:rPr>
          <w:noProof/>
        </w:rPr>
        <w:t>9. Sahm F, Schrimpf D, Stichel D, Jones DTW, Hielscher T, Schefzyk S, Okonechnikov K, Koelsche C, Reuss DE, Capper D, Sturm D, Wirsching HG, Berghoff AS, Baumgarten P, Kratz A, Huang K, Wefers AK, Hovestadt V, Sill M, Ellis HP, Kurian KM, Okuducu AF, Jungk C, Drueschler K, Schick M, Bewerunge-Hudler M, Mawrin C, Seiz-Rosenhagen M, Ketter R, Simon M, Westphal M, Lamszus K, Becker A, Koch A, Schittenhelm J, Rushing EJ, Collins VP, Brehmer S, Chavez L, Platten M, Hanggi D, Unterberg A, Paulus W, Wick W, Pfister SM, Mittelbronn M, Preusser M, Herold-Mende C, Weller M, von Deimling A (2017) DNA methylation-based classification and grading system for meningioma: a multicentre, retrospective analysis. The lancet oncology 18:682-694. doi:10.1016/S1470-2045(17)30155-9</w:t>
      </w:r>
    </w:p>
    <w:p w14:paraId="27C8F39D" w14:textId="77777777" w:rsidR="009131F9" w:rsidRPr="009131F9" w:rsidRDefault="009131F9" w:rsidP="009131F9">
      <w:pPr>
        <w:pStyle w:val="EndNoteBibliography"/>
        <w:ind w:left="720" w:hanging="720"/>
        <w:rPr>
          <w:noProof/>
        </w:rPr>
      </w:pPr>
      <w:r w:rsidRPr="009131F9">
        <w:rPr>
          <w:noProof/>
        </w:rPr>
        <w:t>10. Vasudevan HN, Braunstein SE, Phillips JJ, Pekmezci M, Tomlin BA, Wu A, Reis GF, Magill ST, Zhang J, Feng FY, Nicholaides T, Chang SM, Sneed PK, McDermott MW, Berger MS, Perry A, Raleigh DR (2018) Comprehensive Molecular Profiling Identifies FOXM1 as a Key Transcription Factor for Meningioma Proliferation. Cell Rep 22:3672-3683. doi:10.1016/j.celrep.2018.03.013</w:t>
      </w:r>
    </w:p>
    <w:p w14:paraId="48AEC5D0" w14:textId="20CE5CC0" w:rsidR="006B3DA9" w:rsidRDefault="00DE64C4" w:rsidP="0065616C">
      <w:pPr>
        <w:spacing w:line="480" w:lineRule="auto"/>
        <w:jc w:val="both"/>
      </w:pPr>
      <w:r>
        <w:fldChar w:fldCharType="end"/>
      </w:r>
    </w:p>
    <w:sectPr w:rsidR="006B3DA9" w:rsidSect="00D5120C">
      <w:pgSz w:w="11900" w:h="16840"/>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Arial">
    <w:altName w:val="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A9675B9"/>
    <w:multiLevelType w:val="hybridMultilevel"/>
    <w:tmpl w:val="F70622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4"/>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cta Neurochirurgica&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vvettrdhfpweve0rs8vxvewtfev9xare5w9&quot;&gt;meningioma&lt;record-ids&gt;&lt;item&gt;422&lt;/item&gt;&lt;item&gt;448&lt;/item&gt;&lt;item&gt;468&lt;/item&gt;&lt;item&gt;477&lt;/item&gt;&lt;item&gt;587&lt;/item&gt;&lt;item&gt;589&lt;/item&gt;&lt;item&gt;592&lt;/item&gt;&lt;item&gt;595&lt;/item&gt;&lt;item&gt;599&lt;/item&gt;&lt;item&gt;601&lt;/item&gt;&lt;/record-ids&gt;&lt;/item&gt;&lt;/Libraries&gt;"/>
  </w:docVars>
  <w:rsids>
    <w:rsidRoot w:val="006B3DA9"/>
    <w:rsid w:val="00004005"/>
    <w:rsid w:val="000254E9"/>
    <w:rsid w:val="000B0906"/>
    <w:rsid w:val="000E02E4"/>
    <w:rsid w:val="00106E1E"/>
    <w:rsid w:val="001129F6"/>
    <w:rsid w:val="001B7B69"/>
    <w:rsid w:val="00201CA9"/>
    <w:rsid w:val="002073F9"/>
    <w:rsid w:val="00210975"/>
    <w:rsid w:val="00234604"/>
    <w:rsid w:val="00237C2E"/>
    <w:rsid w:val="00267BBD"/>
    <w:rsid w:val="00291C31"/>
    <w:rsid w:val="002B4B2C"/>
    <w:rsid w:val="002B7D2E"/>
    <w:rsid w:val="002E238B"/>
    <w:rsid w:val="00314604"/>
    <w:rsid w:val="0031499B"/>
    <w:rsid w:val="00337FCE"/>
    <w:rsid w:val="00356507"/>
    <w:rsid w:val="00386763"/>
    <w:rsid w:val="003B6425"/>
    <w:rsid w:val="003D1214"/>
    <w:rsid w:val="003F399E"/>
    <w:rsid w:val="003F4A0A"/>
    <w:rsid w:val="00413E9C"/>
    <w:rsid w:val="00416149"/>
    <w:rsid w:val="00421F67"/>
    <w:rsid w:val="004801BE"/>
    <w:rsid w:val="004C7CC3"/>
    <w:rsid w:val="005127AD"/>
    <w:rsid w:val="00526CF0"/>
    <w:rsid w:val="00596540"/>
    <w:rsid w:val="005D7089"/>
    <w:rsid w:val="005F157A"/>
    <w:rsid w:val="006034EE"/>
    <w:rsid w:val="006067A1"/>
    <w:rsid w:val="006151D1"/>
    <w:rsid w:val="00622EAF"/>
    <w:rsid w:val="0065616C"/>
    <w:rsid w:val="00664F4C"/>
    <w:rsid w:val="00685326"/>
    <w:rsid w:val="006A060E"/>
    <w:rsid w:val="006B3DA9"/>
    <w:rsid w:val="006C0D2F"/>
    <w:rsid w:val="006F15E0"/>
    <w:rsid w:val="00712E86"/>
    <w:rsid w:val="00730ECC"/>
    <w:rsid w:val="007937CC"/>
    <w:rsid w:val="00793C20"/>
    <w:rsid w:val="007C3C63"/>
    <w:rsid w:val="008461AE"/>
    <w:rsid w:val="008778D3"/>
    <w:rsid w:val="008779A9"/>
    <w:rsid w:val="008B7788"/>
    <w:rsid w:val="009131F9"/>
    <w:rsid w:val="00920627"/>
    <w:rsid w:val="00944C93"/>
    <w:rsid w:val="009663BA"/>
    <w:rsid w:val="009F3198"/>
    <w:rsid w:val="00A64E76"/>
    <w:rsid w:val="00AC6612"/>
    <w:rsid w:val="00AF296D"/>
    <w:rsid w:val="00B20A22"/>
    <w:rsid w:val="00B313B2"/>
    <w:rsid w:val="00B40BF9"/>
    <w:rsid w:val="00B6665F"/>
    <w:rsid w:val="00B91F1E"/>
    <w:rsid w:val="00C20F2C"/>
    <w:rsid w:val="00C35733"/>
    <w:rsid w:val="00C858EF"/>
    <w:rsid w:val="00C91433"/>
    <w:rsid w:val="00C93DCF"/>
    <w:rsid w:val="00CA6F62"/>
    <w:rsid w:val="00CC3888"/>
    <w:rsid w:val="00CC6428"/>
    <w:rsid w:val="00CD04B7"/>
    <w:rsid w:val="00CD3146"/>
    <w:rsid w:val="00D50677"/>
    <w:rsid w:val="00D5080B"/>
    <w:rsid w:val="00D5120C"/>
    <w:rsid w:val="00D61D7F"/>
    <w:rsid w:val="00D80449"/>
    <w:rsid w:val="00D8538C"/>
    <w:rsid w:val="00DD614B"/>
    <w:rsid w:val="00DE64C4"/>
    <w:rsid w:val="00E00FF1"/>
    <w:rsid w:val="00E06238"/>
    <w:rsid w:val="00E11A44"/>
    <w:rsid w:val="00E445E9"/>
    <w:rsid w:val="00E56AD7"/>
    <w:rsid w:val="00EB7512"/>
    <w:rsid w:val="00EC1572"/>
    <w:rsid w:val="00EC6C27"/>
    <w:rsid w:val="00ED357E"/>
    <w:rsid w:val="00F274ED"/>
    <w:rsid w:val="00F35903"/>
    <w:rsid w:val="00F42994"/>
    <w:rsid w:val="00F42F10"/>
    <w:rsid w:val="00FF0409"/>
    <w:rsid w:val="00FF21D6"/>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15E0C656"/>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6B3DA9"/>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D5080B"/>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B3DA9"/>
    <w:rPr>
      <w:rFonts w:asciiTheme="majorHAnsi" w:eastAsiaTheme="majorEastAsia" w:hAnsiTheme="majorHAnsi" w:cstheme="majorBidi"/>
      <w:b/>
      <w:bCs/>
      <w:color w:val="345A8A" w:themeColor="accent1" w:themeShade="B5"/>
      <w:sz w:val="32"/>
      <w:szCs w:val="32"/>
    </w:rPr>
  </w:style>
  <w:style w:type="character" w:styleId="Hyperlink">
    <w:name w:val="Hyperlink"/>
    <w:basedOn w:val="DefaultParagraphFont"/>
    <w:uiPriority w:val="99"/>
    <w:unhideWhenUsed/>
    <w:rsid w:val="006B3DA9"/>
    <w:rPr>
      <w:color w:val="0000FF" w:themeColor="hyperlink"/>
      <w:u w:val="single"/>
    </w:rPr>
  </w:style>
  <w:style w:type="paragraph" w:styleId="ListParagraph">
    <w:name w:val="List Paragraph"/>
    <w:basedOn w:val="Normal"/>
    <w:uiPriority w:val="34"/>
    <w:qFormat/>
    <w:rsid w:val="006F15E0"/>
    <w:pPr>
      <w:ind w:left="720"/>
      <w:contextualSpacing/>
    </w:pPr>
  </w:style>
  <w:style w:type="character" w:customStyle="1" w:styleId="apple-converted-space">
    <w:name w:val="apple-converted-space"/>
    <w:basedOn w:val="DefaultParagraphFont"/>
    <w:rsid w:val="00944C93"/>
  </w:style>
  <w:style w:type="character" w:styleId="FollowedHyperlink">
    <w:name w:val="FollowedHyperlink"/>
    <w:basedOn w:val="DefaultParagraphFont"/>
    <w:uiPriority w:val="99"/>
    <w:semiHidden/>
    <w:unhideWhenUsed/>
    <w:rsid w:val="00944C93"/>
    <w:rPr>
      <w:color w:val="800080" w:themeColor="followedHyperlink"/>
      <w:u w:val="single"/>
    </w:rPr>
  </w:style>
  <w:style w:type="character" w:customStyle="1" w:styleId="Heading2Char">
    <w:name w:val="Heading 2 Char"/>
    <w:basedOn w:val="DefaultParagraphFont"/>
    <w:link w:val="Heading2"/>
    <w:uiPriority w:val="9"/>
    <w:rsid w:val="00D5080B"/>
    <w:rPr>
      <w:rFonts w:asciiTheme="majorHAnsi" w:eastAsiaTheme="majorEastAsia" w:hAnsiTheme="majorHAnsi" w:cstheme="majorBidi"/>
      <w:b/>
      <w:bCs/>
      <w:color w:val="4F81BD" w:themeColor="accent1"/>
      <w:sz w:val="26"/>
      <w:szCs w:val="26"/>
    </w:rPr>
  </w:style>
  <w:style w:type="paragraph" w:customStyle="1" w:styleId="EndNoteBibliographyTitle">
    <w:name w:val="EndNote Bibliography Title"/>
    <w:basedOn w:val="Normal"/>
    <w:rsid w:val="00DE64C4"/>
    <w:pPr>
      <w:jc w:val="center"/>
    </w:pPr>
    <w:rPr>
      <w:rFonts w:ascii="Cambria" w:hAnsi="Cambria"/>
      <w:lang w:val="en-US"/>
    </w:rPr>
  </w:style>
  <w:style w:type="paragraph" w:customStyle="1" w:styleId="EndNoteBibliography">
    <w:name w:val="EndNote Bibliography"/>
    <w:basedOn w:val="Normal"/>
    <w:rsid w:val="00DE64C4"/>
    <w:pPr>
      <w:jc w:val="both"/>
    </w:pPr>
    <w:rPr>
      <w:rFonts w:ascii="Cambria" w:hAnsi="Cambria"/>
      <w:lang w:val="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6B3DA9"/>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D5080B"/>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B3DA9"/>
    <w:rPr>
      <w:rFonts w:asciiTheme="majorHAnsi" w:eastAsiaTheme="majorEastAsia" w:hAnsiTheme="majorHAnsi" w:cstheme="majorBidi"/>
      <w:b/>
      <w:bCs/>
      <w:color w:val="345A8A" w:themeColor="accent1" w:themeShade="B5"/>
      <w:sz w:val="32"/>
      <w:szCs w:val="32"/>
    </w:rPr>
  </w:style>
  <w:style w:type="character" w:styleId="Hyperlink">
    <w:name w:val="Hyperlink"/>
    <w:basedOn w:val="DefaultParagraphFont"/>
    <w:uiPriority w:val="99"/>
    <w:unhideWhenUsed/>
    <w:rsid w:val="006B3DA9"/>
    <w:rPr>
      <w:color w:val="0000FF" w:themeColor="hyperlink"/>
      <w:u w:val="single"/>
    </w:rPr>
  </w:style>
  <w:style w:type="paragraph" w:styleId="ListParagraph">
    <w:name w:val="List Paragraph"/>
    <w:basedOn w:val="Normal"/>
    <w:uiPriority w:val="34"/>
    <w:qFormat/>
    <w:rsid w:val="006F15E0"/>
    <w:pPr>
      <w:ind w:left="720"/>
      <w:contextualSpacing/>
    </w:pPr>
  </w:style>
  <w:style w:type="character" w:customStyle="1" w:styleId="apple-converted-space">
    <w:name w:val="apple-converted-space"/>
    <w:basedOn w:val="DefaultParagraphFont"/>
    <w:rsid w:val="00944C93"/>
  </w:style>
  <w:style w:type="character" w:styleId="FollowedHyperlink">
    <w:name w:val="FollowedHyperlink"/>
    <w:basedOn w:val="DefaultParagraphFont"/>
    <w:uiPriority w:val="99"/>
    <w:semiHidden/>
    <w:unhideWhenUsed/>
    <w:rsid w:val="00944C93"/>
    <w:rPr>
      <w:color w:val="800080" w:themeColor="followedHyperlink"/>
      <w:u w:val="single"/>
    </w:rPr>
  </w:style>
  <w:style w:type="character" w:customStyle="1" w:styleId="Heading2Char">
    <w:name w:val="Heading 2 Char"/>
    <w:basedOn w:val="DefaultParagraphFont"/>
    <w:link w:val="Heading2"/>
    <w:uiPriority w:val="9"/>
    <w:rsid w:val="00D5080B"/>
    <w:rPr>
      <w:rFonts w:asciiTheme="majorHAnsi" w:eastAsiaTheme="majorEastAsia" w:hAnsiTheme="majorHAnsi" w:cstheme="majorBidi"/>
      <w:b/>
      <w:bCs/>
      <w:color w:val="4F81BD" w:themeColor="accent1"/>
      <w:sz w:val="26"/>
      <w:szCs w:val="26"/>
    </w:rPr>
  </w:style>
  <w:style w:type="paragraph" w:customStyle="1" w:styleId="EndNoteBibliographyTitle">
    <w:name w:val="EndNote Bibliography Title"/>
    <w:basedOn w:val="Normal"/>
    <w:rsid w:val="00DE64C4"/>
    <w:pPr>
      <w:jc w:val="center"/>
    </w:pPr>
    <w:rPr>
      <w:rFonts w:ascii="Cambria" w:hAnsi="Cambria"/>
      <w:lang w:val="en-US"/>
    </w:rPr>
  </w:style>
  <w:style w:type="paragraph" w:customStyle="1" w:styleId="EndNoteBibliography">
    <w:name w:val="EndNote Bibliography"/>
    <w:basedOn w:val="Normal"/>
    <w:rsid w:val="00DE64C4"/>
    <w:pPr>
      <w:jc w:val="both"/>
    </w:pPr>
    <w:rPr>
      <w:rFonts w:ascii="Cambria" w:hAnsi="Cambria"/>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63744574">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yperlink" Target="mailto:michael.jenkinson@liverpool.ac.uk" TargetMode="Externa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30</TotalTime>
  <Pages>6</Pages>
  <Words>2284</Words>
  <Characters>13019</Characters>
  <Application>Microsoft Macintosh Word</Application>
  <DocSecurity>0</DocSecurity>
  <Lines>108</Lines>
  <Paragraphs>30</Paragraphs>
  <ScaleCrop>false</ScaleCrop>
  <Company>University of Liverpool</Company>
  <LinksUpToDate>false</LinksUpToDate>
  <CharactersWithSpaces>1527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Jenkinson</dc:creator>
  <cp:keywords/>
  <dc:description/>
  <cp:lastModifiedBy>Michael Jenkinson</cp:lastModifiedBy>
  <cp:revision>30</cp:revision>
  <dcterms:created xsi:type="dcterms:W3CDTF">2019-09-30T09:11:00Z</dcterms:created>
  <dcterms:modified xsi:type="dcterms:W3CDTF">2019-10-03T08:56:00Z</dcterms:modified>
</cp:coreProperties>
</file>